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7B49F2AD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975686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พัฒนาระบบสืบค้นสารสนเทศข้ามภาษาสำหรับข้อมูลค่าการปล่อยก๊าซเรือนกระจก: กรณีศึกษาภาษาไทยและภาษาอังกฤษ</w:t>
      </w:r>
    </w:p>
    <w:p w14:paraId="2F288814" w14:textId="5BD2D5C9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975686">
        <w:rPr>
          <w:rFonts w:ascii="TH Sarabun New" w:hAnsi="TH Sarabun New"/>
          <w:color w:val="auto"/>
          <w:sz w:val="32"/>
          <w:szCs w:val="32"/>
        </w:rPr>
        <w:t>Development of a Cross-Lingual Information Retrieval System for Greenhouse Gas 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7DDCB7E2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สืบค้นสารสนเทศ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5FE8A1C4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  <w:r w:rsidR="00C61BB2">
        <w:rPr>
          <w:rFonts w:ascii="Arial Unicode MS" w:hAnsi="Arial Unicode MS"/>
          <w:sz w:val="30"/>
          <w:szCs w:val="30"/>
        </w:rPr>
        <w:lastRenderedPageBreak/>
        <w:t xml:space="preserve"> </w:t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3D5BA700" w:rsidR="008F6FD9" w:rsidRPr="00F21138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975686" w:rsidRPr="00975686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สืบค้นข้ามภาษาที่รองรับคำค้นไทย-อังกฤษ สำหรับข้อมูลค่าการปล่อยก๊าซเรือนกระจก</w:t>
      </w:r>
    </w:p>
    <w:p w14:paraId="6F0403AC" w14:textId="02C1F258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 Greenhouse Gas 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138741A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e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86CD87B" w14:textId="5FC7BB08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ล่าวคือ ผู้ใช้งานบางส่วนถนัดใช้คำค้นภาษาไทย แต่อีก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</w:p>
    <w:p w14:paraId="45B384DC" w14:textId="12B9D4AE" w:rsidR="00185650" w:rsidRPr="00965AB3" w:rsidRDefault="003C2BC0" w:rsidP="003C2BC0">
      <w:pPr>
        <w:ind w:firstLine="720"/>
        <w:jc w:val="thaiDistribute"/>
        <w:rPr>
          <w:rFonts w:ascii="TH Sarabun New" w:hAnsi="TH Sarabun New" w:cs="TH Sarabun New"/>
          <w:color w:val="000000"/>
          <w:sz w:val="32"/>
          <w:szCs w:val="32"/>
          <w:u w:color="000000"/>
          <w:lang w:bidi="th-TH"/>
          <w14:textOutline w14:w="12700" w14:cap="flat" w14:cmpd="sng" w14:algn="ctr">
            <w14:noFill/>
            <w14:prstDash w14:val="solid"/>
            <w14:miter w14:lim="400000"/>
          </w14:textOutline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lastRenderedPageBreak/>
        <w:t xml:space="preserve">นอกจากนี้ ยังถือเป็นการยกระดับฐานข้อมูล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ห้ก้าวหน้าขึ้น ทั้งในเชิงคุณภาพ (คุณภาพของผลการค้นหา) และในเชิงประสิทธิภาพ (ความรวดเร็วในการเรียกดู) รวมถึงอาจต่อยอดไปสู่การแลกเปลี่ยนข้อมูลกับหน่วยงานต่างประเทศได้อย่างสอดคล้อง หากโครงสร้างการจัดการข้อมูลรองรับการค้นหาและการแสดงผลที่เป็นสากล การดำเนินโครงการวิจัยนี้จึงมีความสำคัญในการสร้างกลไกการเข้าถึงข้อมูลที่สะดวก ครอบคลุม และขยายโอกาสให้ทุกภาคส่วนสามารถใช้ข้อมูลดังกล่าวได้อย่างเต็มศักยภาพ อันจะเป็นพื้นฐานสำคัญของความร่วมมือในการรับมือกับปัญหาการเปลี่ยนแปลงสภาพภูมิอากาศ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18AC30B9" w:rsidR="0006704F" w:rsidRPr="0097091E" w:rsidRDefault="0006704F" w:rsidP="0097091E">
      <w:pPr>
        <w:pStyle w:val="ListParagraph"/>
        <w:numPr>
          <w:ilvl w:val="1"/>
          <w:numId w:val="36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ทฤษฎีการสืบค้นข้อมูล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 Theory)</w:t>
      </w:r>
    </w:p>
    <w:p w14:paraId="51E9064B" w14:textId="5807CF8D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proofErr w:type="gramStart"/>
      <w:r>
        <w:rPr>
          <w:rFonts w:ascii="TH Sarabun New" w:hAnsi="TH Sarabun New" w:cs="TH Sarabun New"/>
          <w:b/>
          <w:bCs/>
          <w:sz w:val="32"/>
          <w:szCs w:val="32"/>
        </w:rPr>
        <w:t xml:space="preserve">2.1.1 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>แนวคิดพื้นฐานของ</w:t>
      </w:r>
      <w:proofErr w:type="gramEnd"/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Default="0006704F" w:rsidP="0006704F">
      <w:pPr>
        <w:pStyle w:val="ListParagraph"/>
        <w:ind w:left="144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</w:rPr>
        <w:t>•</w:t>
      </w:r>
      <w:r w:rsidRPr="0006704F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06704F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06704F">
        <w:rPr>
          <w:rFonts w:ascii="TH Sarabun New" w:hAnsi="TH Sarabun New" w:cs="TH Sarabun New"/>
          <w:sz w:val="32"/>
          <w:szCs w:val="32"/>
        </w:rPr>
        <w:t xml:space="preserve">Operators) </w:t>
      </w:r>
      <w:r w:rsidRPr="0006704F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06704F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06704F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06704F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06704F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Default="0006704F" w:rsidP="0006704F">
      <w:pPr>
        <w:pStyle w:val="ListParagraph"/>
        <w:ind w:left="144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06704F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06704F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06704F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06704F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06704F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06704F" w:rsidRDefault="0006704F" w:rsidP="0006704F">
      <w:pPr>
        <w:pStyle w:val="ListParagraph"/>
        <w:ind w:left="144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</w:rPr>
        <w:t>Probabilistic Models (</w:t>
      </w:r>
      <w:r w:rsidRPr="0006704F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06704F">
        <w:rPr>
          <w:rFonts w:ascii="TH Sarabun New" w:hAnsi="TH Sarabun New" w:cs="TH Sarabun New"/>
          <w:sz w:val="32"/>
          <w:szCs w:val="32"/>
        </w:rPr>
        <w:t xml:space="preserve">BM25): </w:t>
      </w:r>
      <w:r w:rsidRPr="0006704F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06704F">
        <w:rPr>
          <w:rFonts w:ascii="TH Sarabun New" w:hAnsi="TH Sarabun New" w:cs="TH Sarabun New"/>
          <w:sz w:val="32"/>
          <w:szCs w:val="32"/>
        </w:rPr>
        <w:t xml:space="preserve">TF), </w:t>
      </w:r>
      <w:r w:rsidRPr="0006704F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06704F">
        <w:rPr>
          <w:rFonts w:ascii="TH Sarabun New" w:hAnsi="TH Sarabun New" w:cs="TH Sarabun New"/>
          <w:sz w:val="32"/>
          <w:szCs w:val="32"/>
        </w:rPr>
        <w:t xml:space="preserve">IDF),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06704F">
        <w:rPr>
          <w:rFonts w:ascii="TH Sarabun New" w:hAnsi="TH Sarabun New" w:cs="TH Sarabun New"/>
          <w:sz w:val="32"/>
          <w:szCs w:val="32"/>
          <w:cs/>
        </w:rPr>
        <w:t>และการปรับสเกลตามความยาวเอกสาร (</w:t>
      </w:r>
      <w:r w:rsidRPr="0006704F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06704F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4E58D593" w:rsidR="0006704F" w:rsidRPr="0006704F" w:rsidRDefault="0006704F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</w:rPr>
        <w:t>การวัดประสิทธิภาพ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06704F">
        <w:rPr>
          <w:rFonts w:ascii="TH Sarabun New" w:hAnsi="TH Sarabun New" w:cs="TH Sarabun New"/>
          <w:b/>
          <w:bCs/>
          <w:sz w:val="32"/>
          <w:szCs w:val="32"/>
        </w:rPr>
        <w:t>Evaluation Metrics)</w:t>
      </w:r>
    </w:p>
    <w:p w14:paraId="71377B64" w14:textId="22AF80D0" w:rsidR="0006704F" w:rsidRPr="0006704F" w:rsidRDefault="0006704F" w:rsidP="0006704F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: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ร้อยละของเอกสารที่ดึงมาแล้วเกี่ยวข้องกับ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ที่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า</w:t>
      </w:r>
    </w:p>
    <w:p w14:paraId="78859C04" w14:textId="1A55191F" w:rsidR="0006704F" w:rsidRPr="0006704F" w:rsidRDefault="0006704F" w:rsidP="0006704F">
      <w:pPr>
        <w:ind w:left="14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: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ร้อยละของเอกสารที่เกี่ยวข้องทั้งหมดที่ถูกดึงมาได้</w:t>
      </w:r>
    </w:p>
    <w:p w14:paraId="38BF4CD9" w14:textId="401342EB" w:rsidR="0006704F" w:rsidRPr="0006704F" w:rsidRDefault="0006704F" w:rsidP="0006704F">
      <w:pPr>
        <w:ind w:left="14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F-Measure (F1 Score):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 xml:space="preserve">ค่ากลางเชิงเรขาคณิตของ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Recall</w:t>
      </w:r>
    </w:p>
    <w:p w14:paraId="1DF4035D" w14:textId="273F249C" w:rsidR="0006704F" w:rsidRPr="0006704F" w:rsidRDefault="0006704F" w:rsidP="0006704F">
      <w:pPr>
        <w:ind w:left="14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, Mean Reciprocal Rank (MRR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cs/>
          <w:lang w:bidi="th-TH"/>
        </w:rPr>
        <w:t>มาตรวัดภาพรวมของการจัดอันดับผลลัพธ์</w:t>
      </w:r>
    </w:p>
    <w:p w14:paraId="4D569A6A" w14:textId="256CBB04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สืบค้นข้อมูล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4D984715" w14:textId="7BAB1423" w:rsidR="00E348A3" w:rsidRDefault="0006704F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7771D641" w14:textId="77777777" w:rsidR="001767E8" w:rsidRDefault="001767E8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</w:p>
    <w:p w14:paraId="50434E04" w14:textId="77777777" w:rsidR="001767E8" w:rsidRDefault="001767E8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</w:p>
    <w:p w14:paraId="57389FDF" w14:textId="77777777" w:rsidR="001767E8" w:rsidRDefault="001767E8" w:rsidP="001767E8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100E897A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0635A5EE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NLP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EBD9E37" w:rsidR="000759FF" w:rsidRDefault="000759F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</w:p>
    <w:p w14:paraId="1FF125E1" w14:textId="17CB7307" w:rsidR="00881D67" w:rsidRDefault="00881D67" w:rsidP="00881D67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ค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>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</w:p>
    <w:p w14:paraId="78196963" w14:textId="77777777" w:rsidR="00CA052F" w:rsidRDefault="00CA052F" w:rsidP="00881D67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7A8C3C74" w14:textId="77777777" w:rsidR="00CA052F" w:rsidRDefault="00CA052F" w:rsidP="00881D67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AEFF913" w14:textId="332C58D3" w:rsidR="00881D67" w:rsidRDefault="004172A7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D654B89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</w:p>
    <w:p w14:paraId="21B09679" w14:textId="526E495F" w:rsidR="0025625A" w:rsidRPr="0025625A" w:rsidRDefault="0025625A" w:rsidP="00CA052F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391D1941" w14:textId="77777777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77777777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90A455" w14:textId="77777777" w:rsidR="00881D67" w:rsidRDefault="00881D67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F9EEAA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E6BDB95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958788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D86A45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9DADD90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D8EAAD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7AD19D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DD06A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34D7A3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7103E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A951108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0F9622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D50FA6A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AE68606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741EC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009E53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FC7079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F8CF26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21FBC06" w14:textId="77777777" w:rsidR="00975686" w:rsidRDefault="00975686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7FB92CDE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3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3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33402324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22621C" w:rsidRPr="0022621C">
        <w:rPr>
          <w:rFonts w:ascii="TH Sarabun New" w:hAnsi="TH Sarabun New" w:cs="TH Sarabun New"/>
          <w:sz w:val="32"/>
          <w:szCs w:val="32"/>
        </w:rPr>
        <w:t>Nikesh P.L,</w:t>
      </w:r>
      <w:r w:rsidR="0022621C" w:rsidRPr="0022621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22621C" w:rsidRPr="0022621C">
        <w:rPr>
          <w:rFonts w:ascii="TH Sarabun New" w:hAnsi="TH Sarabun New" w:cs="TH Sarabun New"/>
          <w:sz w:val="32"/>
          <w:szCs w:val="32"/>
        </w:rPr>
        <w:t>Sumam Mary Idicula</w:t>
      </w:r>
      <w:r w:rsidR="0022621C">
        <w:rPr>
          <w:rFonts w:ascii="TH Sarabun New" w:hAnsi="TH Sarabun New" w:cs="TH Sarabun New"/>
          <w:sz w:val="32"/>
          <w:szCs w:val="32"/>
        </w:rPr>
        <w:t xml:space="preserve">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สืบค้นสารสนเทศ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2FBD3529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4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4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18971FBA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สืบค้นสารสนเทศ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เทคนิคหลัก ได้แก่:</w:t>
      </w:r>
    </w:p>
    <w:p w14:paraId="03B5901B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751D6D0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8AF45BA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6AF17F5" w14:textId="77777777" w:rsidR="008A4467" w:rsidRDefault="008A4467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733DB046" w14:textId="77777777" w:rsidR="00975686" w:rsidRPr="00A43116" w:rsidRDefault="00975686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7B4AED3B" w14:textId="54B5FB5C" w:rsidR="00BF7258" w:rsidRDefault="00B84E48" w:rsidP="00BF7258">
      <w:pPr>
        <w:pStyle w:val="Pro"/>
        <w:spacing w:before="24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0EF4CC18" wp14:editId="2D7C7B4F">
            <wp:extent cx="3171092" cy="4179192"/>
            <wp:effectExtent l="0" t="0" r="0" b="0"/>
            <wp:docPr id="3588273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7154" cy="41871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72C27307" w14:textId="21CD7150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การดึงข้อมูล </w:t>
      </w:r>
      <w:r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51C2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37EF5018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32BAB0" w14:textId="7DBD75F6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</w:p>
    <w:p w14:paraId="27EA0AD8" w14:textId="40002497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4.2 </w:t>
      </w:r>
      <w:r w:rsidR="00D848CC" w:rsidRPr="00D848CC">
        <w:rPr>
          <w:rFonts w:ascii="TH Sarabun New" w:hAnsi="TH Sarabun New" w:cs="TH Sarabun New" w:hint="eastAsia"/>
          <w:b/>
          <w:bCs/>
          <w:sz w:val="32"/>
          <w:szCs w:val="32"/>
          <w:cs/>
        </w:rPr>
        <w:t>การ</w:t>
      </w:r>
      <w:r w:rsidR="00D848CC" w:rsidRPr="00D848CC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ประมวลข้อมูลก่อน </w:t>
      </w:r>
      <w:r w:rsidR="00D848CC" w:rsidRPr="00D848CC">
        <w:rPr>
          <w:rFonts w:ascii="TH Sarabun New" w:hAnsi="TH Sarabun New" w:cs="TH Sarabun New"/>
          <w:b/>
          <w:bCs/>
          <w:sz w:val="32"/>
          <w:szCs w:val="32"/>
        </w:rPr>
        <w:t>(Data Preprocessing)</w:t>
      </w:r>
    </w:p>
    <w:p w14:paraId="5042531D" w14:textId="598AF7A5" w:rsidR="006E00DF" w:rsidRDefault="006E00DF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2.1 </w:t>
      </w:r>
      <w:r w:rsidR="00140A7A"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ทำความสะอาดข้อมูล (</w:t>
      </w:r>
      <w:r w:rsidR="00140A7A"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Data Cleaning</w:t>
      </w:r>
    </w:p>
    <w:p w14:paraId="2336A97B" w14:textId="44F11927" w:rsidR="00140A7A" w:rsidRDefault="006E00DF" w:rsidP="00975686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6E00DF">
        <w:rPr>
          <w:rFonts w:ascii="TH Sarabun New" w:hAnsi="TH Sarabun New" w:cs="TH Sarabun New"/>
          <w:sz w:val="32"/>
          <w:szCs w:val="32"/>
          <w:cs/>
        </w:rPr>
        <w:t>การทำความสะอาดข้อมูล และแปลงข้อมูลให้อยู่ในรูปแบบที่เหมาะสมสำหรับการจัดเก็บในระบบสืบ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6E00DF">
        <w:rPr>
          <w:rFonts w:ascii="TH Sarabun New" w:hAnsi="TH Sarabun New" w:cs="TH Sarabun New"/>
          <w:sz w:val="32"/>
          <w:szCs w:val="32"/>
          <w:cs/>
        </w:rPr>
        <w:t>จัดรูปแบบข้อมูล เช่น การปรับหน่วยวัด</w:t>
      </w:r>
      <w:r w:rsidRPr="006E00DF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6E00DF">
        <w:rPr>
          <w:rFonts w:ascii="TH Sarabun New" w:hAnsi="TH Sarabun New" w:cs="TH Sarabun New"/>
          <w:sz w:val="32"/>
          <w:szCs w:val="32"/>
          <w:cs/>
        </w:rPr>
        <w:t>การจัดการวันที่ และการจัดหมวดหมู่ข้อมูล</w:t>
      </w:r>
      <w:r w:rsid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เพื่อให้ข้อมูลมีโครงสร้างที่เหมาะสมกับการใช้งานใน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Elasticsearch</w:t>
      </w:r>
    </w:p>
    <w:p w14:paraId="57144F28" w14:textId="137FA702" w:rsidR="00140A7A" w:rsidRDefault="00140A7A" w:rsidP="00140A7A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 xml:space="preserve">4.2.2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23BB19A1" w:rsidR="00140A7A" w:rsidRPr="00140A7A" w:rsidRDefault="00140A7A" w:rsidP="00140A7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คู่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5B0C5B40" w:rsidR="00140A7A" w:rsidRPr="00140A7A" w:rsidRDefault="00140A7A" w:rsidP="00140A7A">
      <w:pPr>
        <w:spacing w:after="120"/>
        <w:ind w:left="72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ก๊าซเรือนกระจก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greenhouse gas</w:t>
      </w:r>
    </w:p>
    <w:p w14:paraId="2F9ED938" w14:textId="79C321AD" w:rsidR="00140A7A" w:rsidRPr="00140A7A" w:rsidRDefault="00140A7A" w:rsidP="00140A7A">
      <w:pPr>
        <w:spacing w:after="120"/>
        <w:ind w:left="72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carbon dioxide</w:t>
      </w:r>
    </w:p>
    <w:p w14:paraId="1465892E" w14:textId="59612583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3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6EBC87DD" w14:textId="5326954C" w:rsidR="00140A7A" w:rsidRDefault="00140A7A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Index Structure) </w:t>
      </w:r>
      <w:r w:rsidRPr="00140A7A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สารเคมี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,</w:t>
      </w:r>
      <w:r w:rsidRPr="00140A7A">
        <w:rPr>
          <w:rFonts w:ascii="TH Sarabun New" w:hAnsi="TH Sarabun New" w:cs="TH Sarabun New"/>
          <w:sz w:val="32"/>
          <w:szCs w:val="32"/>
          <w:cs/>
        </w:rPr>
        <w:t>หน่วยวั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Analyzer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5E87EA5F" w14:textId="002ADABB" w:rsidR="00140A7A" w:rsidRPr="00140A7A" w:rsidRDefault="00140A7A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Synonym Token Filter)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นำคำศัพท์พ้องมาใช้ระหว่างการสืบค้น</w:t>
      </w:r>
    </w:p>
    <w:p w14:paraId="218412B8" w14:textId="626C3C4D" w:rsidR="00D848CC" w:rsidRPr="00140A7A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4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br/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="00140A7A" w:rsidRPr="00140A7A">
        <w:rPr>
          <w:rFonts w:ascii="TH Sarabun New" w:hAnsi="TH Sarabun New" w:cs="TH Sarabun New"/>
          <w:sz w:val="32"/>
          <w:szCs w:val="32"/>
        </w:rPr>
        <w:t>API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140A7A"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48DE74F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5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08624950" w14:textId="1D910E12" w:rsidR="00A71DD3" w:rsidRP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7BC1910D" w14:textId="61BF4FC3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4.6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</w:p>
    <w:p w14:paraId="5061B5FD" w14:textId="49AC4B62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2DC1FE69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55B7FBB3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00E573CE" w14:textId="77777777" w:rsidR="00975686" w:rsidRPr="00A71DD3" w:rsidRDefault="00975686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510023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45B2D457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่งเสริมให้นักวิจัย นักศึกษา หน่วยงานภาครัฐและเอกชน มีข้อมูลครบถ้วนทั้งจากแหล่งภาษาไทยและภาษาอังกฤษ</w:t>
      </w:r>
    </w:p>
    <w:p w14:paraId="371FF242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3FA5FE4E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1C2F443C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6CF0BBB4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BDF8CF0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9ED6B85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4FF92486" w14:textId="77777777" w:rsidR="0048485D" w:rsidRPr="00D23CAE" w:rsidRDefault="0048485D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57BAC42B" w14:textId="77777777" w:rsidR="00E07E48" w:rsidRPr="00E07E48" w:rsidRDefault="00BA0EB8" w:rsidP="00E07E48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E07E48" w:rsidRPr="00E07E48">
        <w:t>[1]</w:t>
      </w:r>
      <w:r w:rsidR="00E07E48" w:rsidRPr="00E07E48">
        <w:tab/>
        <w:t xml:space="preserve">G.-A. Levow, D. W. Oard, and P. Resnik, "Dictionary-based techniques for cross-language information retrieval," </w:t>
      </w:r>
      <w:r w:rsidR="00E07E48" w:rsidRPr="00E07E48">
        <w:rPr>
          <w:i/>
        </w:rPr>
        <w:t xml:space="preserve">Information processing &amp; management, </w:t>
      </w:r>
      <w:r w:rsidR="00E07E48" w:rsidRPr="00E07E48">
        <w:t>vol. 41, no. 3, pp. 523-547, 2005.</w:t>
      </w:r>
    </w:p>
    <w:p w14:paraId="485140C8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2]</w:t>
      </w:r>
      <w:r w:rsidRPr="00E07E48">
        <w:tab/>
        <w:t xml:space="preserve">S. Sun, C. Luo, and J. Chen, "A review of natural language processing techniques for opinion mining systems," </w:t>
      </w:r>
      <w:r w:rsidRPr="00E07E48">
        <w:rPr>
          <w:i/>
        </w:rPr>
        <w:t xml:space="preserve">Information fusion, </w:t>
      </w:r>
      <w:r w:rsidRPr="00E07E48">
        <w:t>vol. 36, pp. 10-25, 2017.</w:t>
      </w:r>
    </w:p>
    <w:p w14:paraId="6AFBB3DF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3]</w:t>
      </w:r>
      <w:r w:rsidRPr="00E07E48">
        <w:tab/>
        <w:t xml:space="preserve">P. Nikesh, S. M. Idicula, and S. D. Peter, "English-Malayalam cross-lingual information retrieval—an experience," in </w:t>
      </w:r>
      <w:r w:rsidRPr="00E07E48">
        <w:rPr>
          <w:i/>
        </w:rPr>
        <w:t>2008 IEEE International Conference on Electro/Information Technology</w:t>
      </w:r>
      <w:r w:rsidRPr="00E07E48">
        <w:t xml:space="preserve">, 2008: IEEE, pp. 271-275. </w:t>
      </w:r>
    </w:p>
    <w:p w14:paraId="4F76B697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4]</w:t>
      </w:r>
      <w:r w:rsidRPr="00E07E48">
        <w:tab/>
        <w:t xml:space="preserve">A. F. Abka, M. Pratama, and W. Jatmiko, "Cross-Lingual Summarization: English-Bahasa Indonesia," in </w:t>
      </w:r>
      <w:r w:rsidRPr="00E07E48">
        <w:rPr>
          <w:i/>
        </w:rPr>
        <w:t>2021 6th International Workshop on Big Data and Information Security (IWBIS)</w:t>
      </w:r>
      <w:r w:rsidRPr="00E07E48">
        <w:t xml:space="preserve">, 2021: IEEE, pp. 53-58. </w:t>
      </w:r>
    </w:p>
    <w:p w14:paraId="26925918" w14:textId="3C923136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0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BDEE3C6" w14:textId="77777777" w:rsidR="00FC08E2" w:rsidRDefault="00FC08E2">
      <w:r>
        <w:separator/>
      </w:r>
    </w:p>
  </w:endnote>
  <w:endnote w:type="continuationSeparator" w:id="0">
    <w:p w14:paraId="213D796E" w14:textId="77777777" w:rsidR="00FC08E2" w:rsidRDefault="00FC08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D2025A9" w14:textId="77777777" w:rsidR="00FC08E2" w:rsidRDefault="00FC08E2">
      <w:r>
        <w:separator/>
      </w:r>
    </w:p>
  </w:footnote>
  <w:footnote w:type="continuationSeparator" w:id="0">
    <w:p w14:paraId="29B138C8" w14:textId="77777777" w:rsidR="00FC08E2" w:rsidRDefault="00FC08E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2342B0C"/>
    <w:multiLevelType w:val="hybridMultilevel"/>
    <w:tmpl w:val="B5AE6422"/>
    <w:numStyleLink w:val="Bullets0"/>
  </w:abstractNum>
  <w:abstractNum w:abstractNumId="13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6" w15:restartNumberingAfterBreak="0">
    <w:nsid w:val="46AD1674"/>
    <w:multiLevelType w:val="multilevel"/>
    <w:tmpl w:val="97507848"/>
    <w:numStyleLink w:val="ImportedStyle1"/>
  </w:abstractNum>
  <w:abstractNum w:abstractNumId="17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8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1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2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5F5D35AB"/>
    <w:multiLevelType w:val="hybridMultilevel"/>
    <w:tmpl w:val="74CC367E"/>
    <w:numStyleLink w:val="ImportedStyle4"/>
  </w:abstractNum>
  <w:abstractNum w:abstractNumId="24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3402753">
    <w:abstractNumId w:val="21"/>
  </w:num>
  <w:num w:numId="2" w16cid:durableId="834683123">
    <w:abstractNumId w:val="16"/>
  </w:num>
  <w:num w:numId="3" w16cid:durableId="1803838816">
    <w:abstractNumId w:val="16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80050073">
    <w:abstractNumId w:val="24"/>
  </w:num>
  <w:num w:numId="5" w16cid:durableId="695692221">
    <w:abstractNumId w:val="3"/>
  </w:num>
  <w:num w:numId="6" w16cid:durableId="1903523410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5126060">
    <w:abstractNumId w:val="16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392779216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32282950">
    <w:abstractNumId w:val="3"/>
    <w:lvlOverride w:ilvl="0">
      <w:lvl w:ilvl="0" w:tplc="D6AE8D4A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E16CAF46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8B0CE0B4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01E85B9C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F79818E2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19CE6D4A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224C4636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FADC511A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C584DACE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812795158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992371288">
    <w:abstractNumId w:val="3"/>
    <w:lvlOverride w:ilvl="0">
      <w:lvl w:ilvl="0" w:tplc="D6AE8D4A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E16CAF46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8B0CE0B4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01E85B9C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F79818E2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19CE6D4A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224C4636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FADC511A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C584DACE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255019764">
    <w:abstractNumId w:val="16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568878914">
    <w:abstractNumId w:val="15"/>
  </w:num>
  <w:num w:numId="14" w16cid:durableId="1657802221">
    <w:abstractNumId w:val="12"/>
  </w:num>
  <w:num w:numId="15" w16cid:durableId="1426537144">
    <w:abstractNumId w:val="16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628391013">
    <w:abstractNumId w:val="6"/>
  </w:num>
  <w:num w:numId="17" w16cid:durableId="1309827059">
    <w:abstractNumId w:val="23"/>
  </w:num>
  <w:num w:numId="18" w16cid:durableId="1893299264">
    <w:abstractNumId w:val="10"/>
  </w:num>
  <w:num w:numId="19" w16cid:durableId="1819373445">
    <w:abstractNumId w:val="17"/>
  </w:num>
  <w:num w:numId="20" w16cid:durableId="27725469">
    <w:abstractNumId w:val="20"/>
  </w:num>
  <w:num w:numId="21" w16cid:durableId="2136176857">
    <w:abstractNumId w:val="16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513809549">
    <w:abstractNumId w:val="19"/>
  </w:num>
  <w:num w:numId="23" w16cid:durableId="1647706801">
    <w:abstractNumId w:val="22"/>
  </w:num>
  <w:num w:numId="24" w16cid:durableId="647785186">
    <w:abstractNumId w:val="25"/>
  </w:num>
  <w:num w:numId="25" w16cid:durableId="460921833">
    <w:abstractNumId w:val="13"/>
  </w:num>
  <w:num w:numId="26" w16cid:durableId="734160259">
    <w:abstractNumId w:val="18"/>
  </w:num>
  <w:num w:numId="27" w16cid:durableId="1034228048">
    <w:abstractNumId w:val="7"/>
  </w:num>
  <w:num w:numId="28" w16cid:durableId="1431776002">
    <w:abstractNumId w:val="8"/>
  </w:num>
  <w:num w:numId="29" w16cid:durableId="1461261307">
    <w:abstractNumId w:val="4"/>
  </w:num>
  <w:num w:numId="30" w16cid:durableId="866679028">
    <w:abstractNumId w:val="9"/>
  </w:num>
  <w:num w:numId="31" w16cid:durableId="1390765300">
    <w:abstractNumId w:val="2"/>
  </w:num>
  <w:num w:numId="32" w16cid:durableId="1182164141">
    <w:abstractNumId w:val="5"/>
  </w:num>
  <w:num w:numId="33" w16cid:durableId="473178842">
    <w:abstractNumId w:val="0"/>
  </w:num>
  <w:num w:numId="34" w16cid:durableId="2085906545">
    <w:abstractNumId w:val="14"/>
  </w:num>
  <w:num w:numId="35" w16cid:durableId="1539397060">
    <w:abstractNumId w:val="11"/>
  </w:num>
  <w:num w:numId="36" w16cid:durableId="202532856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/record-ids&gt;&lt;/item&gt;&lt;/Libraries&gt;"/>
  </w:docVars>
  <w:rsids>
    <w:rsidRoot w:val="008F6FD9"/>
    <w:rsid w:val="00013210"/>
    <w:rsid w:val="000133DF"/>
    <w:rsid w:val="000278D4"/>
    <w:rsid w:val="00032699"/>
    <w:rsid w:val="000405A1"/>
    <w:rsid w:val="000566AF"/>
    <w:rsid w:val="0006030F"/>
    <w:rsid w:val="000617DD"/>
    <w:rsid w:val="00065701"/>
    <w:rsid w:val="00066637"/>
    <w:rsid w:val="0006704F"/>
    <w:rsid w:val="00070CB7"/>
    <w:rsid w:val="000759FF"/>
    <w:rsid w:val="00083AE8"/>
    <w:rsid w:val="000930E9"/>
    <w:rsid w:val="0009429A"/>
    <w:rsid w:val="000A00BC"/>
    <w:rsid w:val="000A0D91"/>
    <w:rsid w:val="000A12F9"/>
    <w:rsid w:val="000B5016"/>
    <w:rsid w:val="000B615F"/>
    <w:rsid w:val="000C752D"/>
    <w:rsid w:val="000C7D49"/>
    <w:rsid w:val="000D0BB9"/>
    <w:rsid w:val="000D52F3"/>
    <w:rsid w:val="000E1F7A"/>
    <w:rsid w:val="000E2F89"/>
    <w:rsid w:val="000F2A45"/>
    <w:rsid w:val="000F3A11"/>
    <w:rsid w:val="00105091"/>
    <w:rsid w:val="00105B2F"/>
    <w:rsid w:val="001118B8"/>
    <w:rsid w:val="00114913"/>
    <w:rsid w:val="001161EB"/>
    <w:rsid w:val="0011714C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85650"/>
    <w:rsid w:val="00194D82"/>
    <w:rsid w:val="00196D78"/>
    <w:rsid w:val="001A072C"/>
    <w:rsid w:val="001A13A8"/>
    <w:rsid w:val="001A6AF3"/>
    <w:rsid w:val="001A6D98"/>
    <w:rsid w:val="001B29B0"/>
    <w:rsid w:val="001B3FFE"/>
    <w:rsid w:val="001B6521"/>
    <w:rsid w:val="001D0E1B"/>
    <w:rsid w:val="001E0D1A"/>
    <w:rsid w:val="001E1987"/>
    <w:rsid w:val="001E1C42"/>
    <w:rsid w:val="001E2E00"/>
    <w:rsid w:val="001F4386"/>
    <w:rsid w:val="00220B86"/>
    <w:rsid w:val="002211B7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415B"/>
    <w:rsid w:val="00280679"/>
    <w:rsid w:val="00281EA6"/>
    <w:rsid w:val="0028350F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D712A"/>
    <w:rsid w:val="002E09AC"/>
    <w:rsid w:val="002E13C9"/>
    <w:rsid w:val="002E1806"/>
    <w:rsid w:val="002E3978"/>
    <w:rsid w:val="002E7A41"/>
    <w:rsid w:val="002F7BE4"/>
    <w:rsid w:val="003026DC"/>
    <w:rsid w:val="003245D5"/>
    <w:rsid w:val="003260B6"/>
    <w:rsid w:val="00327701"/>
    <w:rsid w:val="00330362"/>
    <w:rsid w:val="0033346C"/>
    <w:rsid w:val="0033361B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7F74"/>
    <w:rsid w:val="004002BB"/>
    <w:rsid w:val="00402904"/>
    <w:rsid w:val="00402ADF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3293"/>
    <w:rsid w:val="0048485D"/>
    <w:rsid w:val="004850AA"/>
    <w:rsid w:val="004857C8"/>
    <w:rsid w:val="00494EE8"/>
    <w:rsid w:val="004A0742"/>
    <w:rsid w:val="004A1B7A"/>
    <w:rsid w:val="004B5177"/>
    <w:rsid w:val="004B7B63"/>
    <w:rsid w:val="004C131C"/>
    <w:rsid w:val="004C2799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501177"/>
    <w:rsid w:val="00510023"/>
    <w:rsid w:val="005127FD"/>
    <w:rsid w:val="00517FB8"/>
    <w:rsid w:val="0052091C"/>
    <w:rsid w:val="00530E86"/>
    <w:rsid w:val="00531F8B"/>
    <w:rsid w:val="005359A5"/>
    <w:rsid w:val="00540439"/>
    <w:rsid w:val="00541048"/>
    <w:rsid w:val="0054113F"/>
    <w:rsid w:val="00543D1F"/>
    <w:rsid w:val="0055181D"/>
    <w:rsid w:val="00562346"/>
    <w:rsid w:val="0058054A"/>
    <w:rsid w:val="00584C28"/>
    <w:rsid w:val="00586117"/>
    <w:rsid w:val="00587427"/>
    <w:rsid w:val="00593604"/>
    <w:rsid w:val="005A313D"/>
    <w:rsid w:val="005A4E2A"/>
    <w:rsid w:val="005B2931"/>
    <w:rsid w:val="005C4A46"/>
    <w:rsid w:val="005D4C56"/>
    <w:rsid w:val="005D5103"/>
    <w:rsid w:val="005E49C7"/>
    <w:rsid w:val="005F7023"/>
    <w:rsid w:val="00613221"/>
    <w:rsid w:val="0061440B"/>
    <w:rsid w:val="00625137"/>
    <w:rsid w:val="0062624A"/>
    <w:rsid w:val="006327B3"/>
    <w:rsid w:val="006436E5"/>
    <w:rsid w:val="0064409E"/>
    <w:rsid w:val="00647609"/>
    <w:rsid w:val="00650CFD"/>
    <w:rsid w:val="00660E8A"/>
    <w:rsid w:val="006612FA"/>
    <w:rsid w:val="00663DA4"/>
    <w:rsid w:val="0067285F"/>
    <w:rsid w:val="00680CD0"/>
    <w:rsid w:val="00681A7E"/>
    <w:rsid w:val="00687BBE"/>
    <w:rsid w:val="0069287A"/>
    <w:rsid w:val="00692F88"/>
    <w:rsid w:val="00695E32"/>
    <w:rsid w:val="00696D1A"/>
    <w:rsid w:val="006A0DAB"/>
    <w:rsid w:val="006A25D1"/>
    <w:rsid w:val="006A3FAF"/>
    <w:rsid w:val="006C0915"/>
    <w:rsid w:val="006D2F70"/>
    <w:rsid w:val="006D47B8"/>
    <w:rsid w:val="006D6143"/>
    <w:rsid w:val="006E00DF"/>
    <w:rsid w:val="006E46D2"/>
    <w:rsid w:val="006F3131"/>
    <w:rsid w:val="006F6841"/>
    <w:rsid w:val="00711D60"/>
    <w:rsid w:val="0073106C"/>
    <w:rsid w:val="00756631"/>
    <w:rsid w:val="00756F40"/>
    <w:rsid w:val="00760378"/>
    <w:rsid w:val="0076181F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A1772"/>
    <w:rsid w:val="008A3C58"/>
    <w:rsid w:val="008A3C6A"/>
    <w:rsid w:val="008A4467"/>
    <w:rsid w:val="008A5449"/>
    <w:rsid w:val="008B7A4A"/>
    <w:rsid w:val="008C5FB9"/>
    <w:rsid w:val="008D3CE8"/>
    <w:rsid w:val="008E2262"/>
    <w:rsid w:val="008E75D9"/>
    <w:rsid w:val="008F02CA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7015"/>
    <w:rsid w:val="00960A78"/>
    <w:rsid w:val="009653ED"/>
    <w:rsid w:val="00965AB3"/>
    <w:rsid w:val="0097091E"/>
    <w:rsid w:val="00975686"/>
    <w:rsid w:val="0098595C"/>
    <w:rsid w:val="0099279D"/>
    <w:rsid w:val="009A1ACB"/>
    <w:rsid w:val="009A2D5D"/>
    <w:rsid w:val="009A3AC9"/>
    <w:rsid w:val="009A6087"/>
    <w:rsid w:val="009B4F41"/>
    <w:rsid w:val="009B5572"/>
    <w:rsid w:val="009B71D2"/>
    <w:rsid w:val="009C199B"/>
    <w:rsid w:val="009D019B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7992"/>
    <w:rsid w:val="00AA1F97"/>
    <w:rsid w:val="00AA264D"/>
    <w:rsid w:val="00AA535E"/>
    <w:rsid w:val="00AB18EE"/>
    <w:rsid w:val="00AC03D8"/>
    <w:rsid w:val="00AC360A"/>
    <w:rsid w:val="00AD0247"/>
    <w:rsid w:val="00AD5EFA"/>
    <w:rsid w:val="00AE4C84"/>
    <w:rsid w:val="00AF0B7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92618"/>
    <w:rsid w:val="00B9621D"/>
    <w:rsid w:val="00BA0EB8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7705"/>
    <w:rsid w:val="00BF131F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123D"/>
    <w:rsid w:val="00CB1482"/>
    <w:rsid w:val="00CB204C"/>
    <w:rsid w:val="00CB277F"/>
    <w:rsid w:val="00CC46D1"/>
    <w:rsid w:val="00CD1A55"/>
    <w:rsid w:val="00CE35A6"/>
    <w:rsid w:val="00CF29E5"/>
    <w:rsid w:val="00CF5FCE"/>
    <w:rsid w:val="00D167E7"/>
    <w:rsid w:val="00D23AB4"/>
    <w:rsid w:val="00D23CAE"/>
    <w:rsid w:val="00D5213E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A2530"/>
    <w:rsid w:val="00DA367F"/>
    <w:rsid w:val="00DA76B4"/>
    <w:rsid w:val="00DB4D4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7E48"/>
    <w:rsid w:val="00E348A3"/>
    <w:rsid w:val="00E4132D"/>
    <w:rsid w:val="00E4523D"/>
    <w:rsid w:val="00E525DE"/>
    <w:rsid w:val="00E53619"/>
    <w:rsid w:val="00E570BB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51EE"/>
    <w:rsid w:val="00EC3EB0"/>
    <w:rsid w:val="00ED2AA8"/>
    <w:rsid w:val="00EE17DE"/>
    <w:rsid w:val="00EE5157"/>
    <w:rsid w:val="00EE7003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70005"/>
    <w:rsid w:val="00F71EDF"/>
    <w:rsid w:val="00F720DA"/>
    <w:rsid w:val="00F76C38"/>
    <w:rsid w:val="00F8446A"/>
    <w:rsid w:val="00F8481A"/>
    <w:rsid w:val="00F873DC"/>
    <w:rsid w:val="00F92F1A"/>
    <w:rsid w:val="00FA56A8"/>
    <w:rsid w:val="00FC08E2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81C525-70F6-4617-801F-8BCE271FB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27</TotalTime>
  <Pages>11</Pages>
  <Words>2630</Words>
  <Characters>14993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105</cp:revision>
  <dcterms:created xsi:type="dcterms:W3CDTF">2024-10-15T08:43:00Z</dcterms:created>
  <dcterms:modified xsi:type="dcterms:W3CDTF">2025-01-03T1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